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43B0F" w14:textId="56983A07" w:rsidR="008C1D4C" w:rsidRDefault="003971F3" w:rsidP="003971F3">
      <w:pPr>
        <w:rPr>
          <w:b/>
          <w:lang w:val="fr-BE"/>
        </w:rPr>
      </w:pPr>
      <w:r>
        <w:rPr>
          <w:b/>
          <w:lang w:val="fr-BE"/>
        </w:rPr>
        <w:t>Axe 3 : Relations intergénérationnelles et mode de vie</w:t>
      </w:r>
    </w:p>
    <w:p w14:paraId="20C8833D" w14:textId="5E928DD8" w:rsidR="00563251" w:rsidRPr="00523652" w:rsidRDefault="003971F3" w:rsidP="003971F3">
      <w:pPr>
        <w:jc w:val="both"/>
        <w:rPr>
          <w:b/>
          <w:lang w:val="fr-BE"/>
        </w:rPr>
      </w:pPr>
      <w:r>
        <w:rPr>
          <w:b/>
          <w:lang w:val="fr-BE"/>
        </w:rPr>
        <w:t xml:space="preserve">Titre : </w:t>
      </w:r>
      <w:r w:rsidR="0091236C">
        <w:rPr>
          <w:b/>
          <w:lang w:val="fr-BE"/>
        </w:rPr>
        <w:t>A</w:t>
      </w:r>
      <w:r w:rsidR="00944000" w:rsidRPr="00523652">
        <w:rPr>
          <w:b/>
          <w:lang w:val="fr-BE"/>
        </w:rPr>
        <w:t xml:space="preserve">rrangements résidentiels et familiaux </w:t>
      </w:r>
      <w:r w:rsidR="00A91CD0" w:rsidRPr="00523652">
        <w:rPr>
          <w:b/>
          <w:lang w:val="fr-BE"/>
        </w:rPr>
        <w:t>autour des personnes âgées</w:t>
      </w:r>
      <w:r w:rsidR="00944000" w:rsidRPr="00523652">
        <w:rPr>
          <w:b/>
          <w:lang w:val="fr-BE"/>
        </w:rPr>
        <w:t xml:space="preserve"> à Ouagadougou</w:t>
      </w:r>
      <w:r w:rsidR="00523652">
        <w:rPr>
          <w:b/>
          <w:lang w:val="fr-BE"/>
        </w:rPr>
        <w:t> : une analyse longitudinale</w:t>
      </w:r>
      <w:r w:rsidR="0091236C">
        <w:rPr>
          <w:b/>
          <w:lang w:val="fr-BE"/>
        </w:rPr>
        <w:t xml:space="preserve"> de la configu</w:t>
      </w:r>
      <w:r w:rsidR="009B6793">
        <w:rPr>
          <w:b/>
          <w:lang w:val="fr-BE"/>
        </w:rPr>
        <w:t>r</w:t>
      </w:r>
      <w:r w:rsidR="0091236C">
        <w:rPr>
          <w:b/>
          <w:lang w:val="fr-BE"/>
        </w:rPr>
        <w:t xml:space="preserve">ation </w:t>
      </w:r>
      <w:r w:rsidR="00996550">
        <w:rPr>
          <w:b/>
          <w:lang w:val="fr-BE"/>
        </w:rPr>
        <w:t>de</w:t>
      </w:r>
      <w:r w:rsidR="0091236C">
        <w:rPr>
          <w:b/>
          <w:lang w:val="fr-BE"/>
        </w:rPr>
        <w:t>s</w:t>
      </w:r>
      <w:r w:rsidR="00996550">
        <w:rPr>
          <w:b/>
          <w:lang w:val="fr-BE"/>
        </w:rPr>
        <w:t xml:space="preserve"> ménages</w:t>
      </w:r>
    </w:p>
    <w:p w14:paraId="475F723B" w14:textId="77777777" w:rsidR="00A91CD0" w:rsidRDefault="00A91CD0" w:rsidP="00A91CD0">
      <w:pPr>
        <w:jc w:val="center"/>
        <w:rPr>
          <w:lang w:val="fr-BE"/>
        </w:rPr>
      </w:pPr>
    </w:p>
    <w:p w14:paraId="76C9987B" w14:textId="345B1261" w:rsidR="004026C4" w:rsidRPr="004026C4" w:rsidRDefault="00542C73" w:rsidP="000F0E4B">
      <w:pPr>
        <w:spacing w:after="0"/>
        <w:jc w:val="both"/>
        <w:rPr>
          <w:u w:val="single"/>
          <w:lang w:val="fr-BE"/>
        </w:rPr>
      </w:pPr>
      <w:r>
        <w:rPr>
          <w:u w:val="single"/>
          <w:lang w:val="fr-BE"/>
        </w:rPr>
        <w:t>C</w:t>
      </w:r>
      <w:r w:rsidR="004026C4" w:rsidRPr="004026C4">
        <w:rPr>
          <w:u w:val="single"/>
          <w:lang w:val="fr-BE"/>
        </w:rPr>
        <w:t>ontexte et problématique</w:t>
      </w:r>
    </w:p>
    <w:p w14:paraId="6459EC80" w14:textId="2004A83F" w:rsidR="00332F68" w:rsidRDefault="0007610C" w:rsidP="00C20243">
      <w:pPr>
        <w:jc w:val="both"/>
        <w:rPr>
          <w:lang w:val="fr-BE"/>
        </w:rPr>
      </w:pPr>
      <w:r>
        <w:rPr>
          <w:lang w:val="fr-BE"/>
        </w:rPr>
        <w:t>L</w:t>
      </w:r>
      <w:r w:rsidR="008155C3">
        <w:rPr>
          <w:lang w:val="fr-BE"/>
        </w:rPr>
        <w:t xml:space="preserve">a problématique de la prise en charge des personnes âgées dépendantes suscite de nombreux questionnements et inquiétudes dans les pays africains </w:t>
      </w:r>
      <w:r w:rsidR="002F64BE">
        <w:rPr>
          <w:lang w:val="fr-BE"/>
        </w:rPr>
        <w:fldChar w:fldCharType="begin">
          <w:fldData xml:space="preserve">PEVuZE5vdGU+PENpdGU+PEF1dGhvcj5BbnRvaW5lPC9BdXRob3I+PFllYXI+MjAxMDwvWWVhcj48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</w:fldData>
        </w:fldChar>
      </w:r>
      <w:r w:rsidR="00C20243">
        <w:rPr>
          <w:lang w:val="fr-BE"/>
        </w:rPr>
        <w:instrText xml:space="preserve"> ADDIN EN.CITE </w:instrText>
      </w:r>
      <w:r w:rsidR="00C20243">
        <w:rPr>
          <w:lang w:val="fr-BE"/>
        </w:rPr>
        <w:fldChar w:fldCharType="begin">
          <w:fldData xml:space="preserve">PEVuZE5vdGU+PENpdGU+PEF1dGhvcj5BbnRvaW5lPC9BdXRob3I+PFllYXI+MjAxMDwvWWVhcj48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</w:fldData>
        </w:fldChar>
      </w:r>
      <w:r w:rsidR="00C20243">
        <w:rPr>
          <w:lang w:val="fr-BE"/>
        </w:rPr>
        <w:instrText xml:space="preserve"> ADDIN EN.CITE.DATA </w:instrText>
      </w:r>
      <w:r w:rsidR="00C20243">
        <w:rPr>
          <w:lang w:val="fr-BE"/>
        </w:rPr>
      </w:r>
      <w:r w:rsidR="00C20243">
        <w:rPr>
          <w:lang w:val="fr-BE"/>
        </w:rPr>
        <w:fldChar w:fldCharType="end"/>
      </w:r>
      <w:r w:rsidR="002F64BE">
        <w:rPr>
          <w:lang w:val="fr-BE"/>
        </w:rPr>
      </w:r>
      <w:r w:rsidR="002F64BE">
        <w:rPr>
          <w:lang w:val="fr-BE"/>
        </w:rPr>
        <w:fldChar w:fldCharType="separate"/>
      </w:r>
      <w:r w:rsidR="00C20243">
        <w:rPr>
          <w:noProof/>
          <w:lang w:val="fr-BE"/>
        </w:rPr>
        <w:t>(Antoine &amp; Golaz, 2010; Abdramane Berthé et al., 2013; Sajoux, Golaz, &amp; Lefèvre, 2015; Schoumaker, 2000)</w:t>
      </w:r>
      <w:r w:rsidR="002F64BE">
        <w:rPr>
          <w:lang w:val="fr-BE"/>
        </w:rPr>
        <w:fldChar w:fldCharType="end"/>
      </w:r>
      <w:r w:rsidR="002F64BE">
        <w:rPr>
          <w:lang w:val="fr-BE"/>
        </w:rPr>
        <w:t xml:space="preserve">. Particulièrement dans les villes, </w:t>
      </w:r>
      <w:r w:rsidR="004026C4">
        <w:rPr>
          <w:lang w:val="fr-BE"/>
        </w:rPr>
        <w:t>caractérisées par une urbanisation rapide et par une transformation des rapports sociaux</w:t>
      </w:r>
      <w:r w:rsidR="00F74516">
        <w:rPr>
          <w:lang w:val="fr-BE"/>
        </w:rPr>
        <w:t xml:space="preserve"> </w:t>
      </w:r>
      <w:r w:rsidR="00F74516">
        <w:rPr>
          <w:lang w:val="fr-BE"/>
        </w:rPr>
        <w:fldChar w:fldCharType="begin"/>
      </w:r>
      <w:r w:rsidR="00F74516">
        <w:rPr>
          <w:lang w:val="fr-BE"/>
        </w:rPr>
        <w:instrText xml:space="preserve"> ADDIN EN.CITE &lt;EndNote&gt;&lt;Cite&gt;&lt;Author&gt;Roth&lt;/Author&gt;&lt;Year&gt;2007&lt;/Year&gt;&lt;RecNum&gt;5&lt;/RecNum&gt;&lt;DisplayText&gt;(Roth, 2007)&lt;/DisplayText&gt;&lt;record&gt;&lt;rec-number&gt;5&lt;/rec-number&gt;&lt;foreign-keys&gt;&lt;key app="EN" db-id="dez5s55vgxd52qep5d0paavf2da902d2tarp" timestamp="1493041745"&gt;5&lt;/key&gt;&lt;/foreign-keys&gt;&lt;ref-type name="Journal Article"&gt;17&lt;/ref-type&gt;&lt;contributors&gt;&lt;authors&gt;&lt;author&gt;Roth, Claudia&lt;/author&gt;&lt;/authors&gt;&lt;/contributors&gt;&lt;titles&gt;&lt;title&gt;«Tu ne peux pas rejeter ton enfant!». Contrat entre les générations, sécurité sociale et vieillesse en milieu urbain burkinabè&lt;/title&gt;&lt;secondary-title&gt;Cahiers d&amp;apos;études africaines&lt;/secondary-title&gt;&lt;/titles&gt;&lt;periodical&gt;&lt;full-title&gt;Cahiers d&amp;apos;études africaines&lt;/full-title&gt;&lt;/periodical&gt;&lt;pages&gt;93-116&lt;/pages&gt;&lt;number&gt;1&lt;/number&gt;&lt;dates&gt;&lt;year&gt;2007&lt;/year&gt;&lt;/dates&gt;&lt;isbn&gt;0008-0055&lt;/isbn&gt;&lt;urls&gt;&lt;/urls&gt;&lt;/record&gt;&lt;/Cite&gt;&lt;/EndNote&gt;</w:instrText>
      </w:r>
      <w:r w:rsidR="00F74516">
        <w:rPr>
          <w:lang w:val="fr-BE"/>
        </w:rPr>
        <w:fldChar w:fldCharType="separate"/>
      </w:r>
      <w:r w:rsidR="00F74516">
        <w:rPr>
          <w:noProof/>
          <w:lang w:val="fr-BE"/>
        </w:rPr>
        <w:t>(Roth, 2007)</w:t>
      </w:r>
      <w:r w:rsidR="00F74516">
        <w:rPr>
          <w:lang w:val="fr-BE"/>
        </w:rPr>
        <w:fldChar w:fldCharType="end"/>
      </w:r>
      <w:r w:rsidR="004026C4">
        <w:rPr>
          <w:lang w:val="fr-BE"/>
        </w:rPr>
        <w:t>, les personnes âgées</w:t>
      </w:r>
      <w:r w:rsidR="004026C4" w:rsidRPr="004026C4">
        <w:rPr>
          <w:lang w:val="fr-BE"/>
        </w:rPr>
        <w:t xml:space="preserve"> </w:t>
      </w:r>
      <w:r w:rsidR="002F64BE">
        <w:rPr>
          <w:lang w:val="fr-BE"/>
        </w:rPr>
        <w:t>font face à des</w:t>
      </w:r>
      <w:r w:rsidR="004026C4">
        <w:rPr>
          <w:lang w:val="fr-BE"/>
        </w:rPr>
        <w:t xml:space="preserve"> solidarités traditionnelles qui s’effritent et </w:t>
      </w:r>
      <w:r w:rsidR="002F64BE">
        <w:rPr>
          <w:lang w:val="fr-BE"/>
        </w:rPr>
        <w:t xml:space="preserve">à </w:t>
      </w:r>
      <w:r w:rsidR="004026C4">
        <w:rPr>
          <w:lang w:val="fr-BE"/>
        </w:rPr>
        <w:t xml:space="preserve">une </w:t>
      </w:r>
      <w:r w:rsidR="002F64BE">
        <w:rPr>
          <w:lang w:val="fr-BE"/>
        </w:rPr>
        <w:t xml:space="preserve">quasi </w:t>
      </w:r>
      <w:r w:rsidR="004026C4">
        <w:rPr>
          <w:lang w:val="fr-BE"/>
        </w:rPr>
        <w:t xml:space="preserve">absence </w:t>
      </w:r>
      <w:r w:rsidR="002F64BE">
        <w:rPr>
          <w:lang w:val="fr-BE"/>
        </w:rPr>
        <w:t>d’assistance institutionnelle pouvant pallier les difficultés individuelles et familiales</w:t>
      </w:r>
      <w:r w:rsidR="004026C4">
        <w:rPr>
          <w:lang w:val="fr-BE"/>
        </w:rPr>
        <w:t xml:space="preserve"> (Schoumaker, 2000).</w:t>
      </w:r>
      <w:r w:rsidR="00BD38FB">
        <w:rPr>
          <w:lang w:val="fr-BE"/>
        </w:rPr>
        <w:t xml:space="preserve"> </w:t>
      </w:r>
      <w:r w:rsidR="00F74516">
        <w:rPr>
          <w:lang w:val="fr-BE"/>
        </w:rPr>
        <w:t xml:space="preserve">A l’instar des autres villes africaines, le milieu urbain </w:t>
      </w:r>
      <w:r w:rsidR="003F69FB">
        <w:rPr>
          <w:lang w:val="fr-BE"/>
        </w:rPr>
        <w:t>burkinabè</w:t>
      </w:r>
      <w:r w:rsidR="00F74516">
        <w:rPr>
          <w:lang w:val="fr-BE"/>
        </w:rPr>
        <w:t xml:space="preserve"> connaît une </w:t>
      </w:r>
      <w:r w:rsidR="003F69FB">
        <w:rPr>
          <w:lang w:val="fr-BE"/>
        </w:rPr>
        <w:t xml:space="preserve">crise économique et </w:t>
      </w:r>
      <w:r w:rsidR="00F74516">
        <w:rPr>
          <w:lang w:val="fr-BE"/>
        </w:rPr>
        <w:t>des</w:t>
      </w:r>
      <w:r w:rsidR="003F69FB">
        <w:rPr>
          <w:lang w:val="fr-BE"/>
        </w:rPr>
        <w:t xml:space="preserve"> </w:t>
      </w:r>
      <w:r w:rsidR="00C24FF4">
        <w:rPr>
          <w:lang w:val="fr-BE"/>
        </w:rPr>
        <w:t>mutation</w:t>
      </w:r>
      <w:r w:rsidR="003F69FB">
        <w:rPr>
          <w:lang w:val="fr-BE"/>
        </w:rPr>
        <w:t>s dans le</w:t>
      </w:r>
      <w:r w:rsidR="00C20243">
        <w:rPr>
          <w:lang w:val="fr-BE"/>
        </w:rPr>
        <w:t>s</w:t>
      </w:r>
      <w:r w:rsidR="003F69FB">
        <w:rPr>
          <w:lang w:val="fr-BE"/>
        </w:rPr>
        <w:t xml:space="preserve"> mode</w:t>
      </w:r>
      <w:r w:rsidR="00C20243">
        <w:rPr>
          <w:lang w:val="fr-BE"/>
        </w:rPr>
        <w:t>s</w:t>
      </w:r>
      <w:r w:rsidR="003F69FB">
        <w:rPr>
          <w:lang w:val="fr-BE"/>
        </w:rPr>
        <w:t xml:space="preserve"> de vie des familles, y compris dans la manifestation des solidarités familiales</w:t>
      </w:r>
      <w:r w:rsidR="00C24FF4">
        <w:rPr>
          <w:lang w:val="fr-BE"/>
        </w:rPr>
        <w:t xml:space="preserve"> </w:t>
      </w:r>
      <w:r w:rsidR="003F69FB">
        <w:rPr>
          <w:lang w:val="fr-BE"/>
        </w:rPr>
        <w:t xml:space="preserve">et </w:t>
      </w:r>
      <w:r w:rsidR="002805B6">
        <w:rPr>
          <w:lang w:val="fr-BE"/>
        </w:rPr>
        <w:t>intergénérationnelles</w:t>
      </w:r>
      <w:r w:rsidR="003F69FB">
        <w:rPr>
          <w:lang w:val="fr-BE"/>
        </w:rPr>
        <w:t xml:space="preserve"> </w:t>
      </w:r>
      <w:r w:rsidR="003F69FB">
        <w:rPr>
          <w:lang w:val="fr-BE"/>
        </w:rPr>
        <w:fldChar w:fldCharType="begin">
          <w:fldData xml:space="preserve">PEVuZE5vdGU+PENpdGU+PEF1dGhvcj5CZXJ0aMOpPC9BdXRob3I+PFllYXI+MjAxMzwvWWVhcj48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</w:fldData>
        </w:fldChar>
      </w:r>
      <w:r w:rsidR="00C20243">
        <w:rPr>
          <w:lang w:val="fr-BE"/>
        </w:rPr>
        <w:instrText xml:space="preserve"> ADDIN EN.CITE </w:instrText>
      </w:r>
      <w:r w:rsidR="00C20243">
        <w:rPr>
          <w:lang w:val="fr-BE"/>
        </w:rPr>
        <w:fldChar w:fldCharType="begin">
          <w:fldData xml:space="preserve">PEVuZE5vdGU+PENpdGU+PEF1dGhvcj5CZXJ0aMOpPC9BdXRob3I+PFllYXI+MjAxMzwvWWVhcj48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</w:fldData>
        </w:fldChar>
      </w:r>
      <w:r w:rsidR="00C20243">
        <w:rPr>
          <w:lang w:val="fr-BE"/>
        </w:rPr>
        <w:instrText xml:space="preserve"> ADDIN EN.CITE.DATA </w:instrText>
      </w:r>
      <w:r w:rsidR="00C20243">
        <w:rPr>
          <w:lang w:val="fr-BE"/>
        </w:rPr>
      </w:r>
      <w:r w:rsidR="00C20243">
        <w:rPr>
          <w:lang w:val="fr-BE"/>
        </w:rPr>
        <w:fldChar w:fldCharType="end"/>
      </w:r>
      <w:r w:rsidR="003F69FB">
        <w:rPr>
          <w:lang w:val="fr-BE"/>
        </w:rPr>
      </w:r>
      <w:r w:rsidR="003F69FB">
        <w:rPr>
          <w:lang w:val="fr-BE"/>
        </w:rPr>
        <w:fldChar w:fldCharType="separate"/>
      </w:r>
      <w:r w:rsidR="00C20243">
        <w:rPr>
          <w:noProof/>
          <w:lang w:val="fr-BE"/>
        </w:rPr>
        <w:t>(Abdramane Berthé et al., 2013; A Berthé et al., 2013; Berthé-Sanou et al., 2013; ILBOUDO, 2011; MAÏGA &amp; BAYA; Roth, 2010)</w:t>
      </w:r>
      <w:r w:rsidR="003F69FB">
        <w:rPr>
          <w:lang w:val="fr-BE"/>
        </w:rPr>
        <w:fldChar w:fldCharType="end"/>
      </w:r>
      <w:r w:rsidR="008954F7">
        <w:rPr>
          <w:lang w:val="fr-BE"/>
        </w:rPr>
        <w:t xml:space="preserve">. Ces changements </w:t>
      </w:r>
      <w:r w:rsidR="00C20243">
        <w:rPr>
          <w:lang w:val="fr-BE"/>
        </w:rPr>
        <w:t>ne sont pas sans influence sur la réponse des familles à</w:t>
      </w:r>
      <w:r w:rsidR="00FE02E3">
        <w:rPr>
          <w:lang w:val="fr-BE"/>
        </w:rPr>
        <w:t xml:space="preserve"> la d</w:t>
      </w:r>
      <w:r w:rsidR="00C20243">
        <w:rPr>
          <w:lang w:val="fr-BE"/>
        </w:rPr>
        <w:t xml:space="preserve">épendance et au besoin de prise en charge de leurs membres âgés. </w:t>
      </w:r>
      <w:r w:rsidR="00FE02E3">
        <w:rPr>
          <w:lang w:val="fr-BE"/>
        </w:rPr>
        <w:t>Dans ce contexte, il est important de comprendre davantage</w:t>
      </w:r>
      <w:r w:rsidR="008954F7">
        <w:rPr>
          <w:lang w:val="fr-BE"/>
        </w:rPr>
        <w:t>,</w:t>
      </w:r>
      <w:r w:rsidR="00FE02E3">
        <w:rPr>
          <w:lang w:val="fr-BE"/>
        </w:rPr>
        <w:t xml:space="preserve"> non seulement la situation des personnes âgées au sein d</w:t>
      </w:r>
      <w:r w:rsidR="00850091">
        <w:rPr>
          <w:lang w:val="fr-BE"/>
        </w:rPr>
        <w:t>e</w:t>
      </w:r>
      <w:r w:rsidR="00FE02E3">
        <w:rPr>
          <w:lang w:val="fr-BE"/>
        </w:rPr>
        <w:t>s ménages et son évolution</w:t>
      </w:r>
      <w:r w:rsidR="00332F68">
        <w:rPr>
          <w:lang w:val="fr-BE"/>
        </w:rPr>
        <w:t xml:space="preserve"> dans le temps et dans l’espace</w:t>
      </w:r>
      <w:r w:rsidR="00FE02E3">
        <w:rPr>
          <w:lang w:val="fr-BE"/>
        </w:rPr>
        <w:t xml:space="preserve">, mais également les enjeux et la dynamique </w:t>
      </w:r>
      <w:r w:rsidR="002805B6">
        <w:rPr>
          <w:lang w:val="fr-BE"/>
        </w:rPr>
        <w:t>familiale</w:t>
      </w:r>
      <w:r w:rsidR="00FE02E3">
        <w:rPr>
          <w:lang w:val="fr-BE"/>
        </w:rPr>
        <w:t xml:space="preserve"> autour d’eux. </w:t>
      </w:r>
      <w:r w:rsidR="00332F68">
        <w:rPr>
          <w:lang w:val="fr-BE"/>
        </w:rPr>
        <w:t xml:space="preserve">En analysant ces phénomènes sous l’angle des aménagements résidentiels et familiaux autour des personnes âgées, l’étude devrait contribuer à une lecture plus complète des défis auxquels les familles font face en lien avec la prise en charge de </w:t>
      </w:r>
      <w:r w:rsidR="0040397F">
        <w:rPr>
          <w:lang w:val="fr-BE"/>
        </w:rPr>
        <w:t>ces dernières</w:t>
      </w:r>
      <w:r w:rsidR="00332F68">
        <w:rPr>
          <w:lang w:val="fr-BE"/>
        </w:rPr>
        <w:t xml:space="preserve"> et surtout des plus dépendant</w:t>
      </w:r>
      <w:r w:rsidR="0040397F">
        <w:rPr>
          <w:lang w:val="fr-BE"/>
        </w:rPr>
        <w:t>e</w:t>
      </w:r>
      <w:r w:rsidR="00332F68">
        <w:rPr>
          <w:lang w:val="fr-BE"/>
        </w:rPr>
        <w:t xml:space="preserve">s, mais aussi </w:t>
      </w:r>
      <w:r w:rsidR="0040397F">
        <w:rPr>
          <w:lang w:val="fr-BE"/>
        </w:rPr>
        <w:t>à leur ressenti</w:t>
      </w:r>
      <w:r w:rsidR="00332F68">
        <w:rPr>
          <w:lang w:val="fr-BE"/>
        </w:rPr>
        <w:t xml:space="preserve"> et aux enjeux en termes de bien-être physique, </w:t>
      </w:r>
      <w:r w:rsidR="0040397F">
        <w:rPr>
          <w:lang w:val="fr-BE"/>
        </w:rPr>
        <w:t>moral et social</w:t>
      </w:r>
      <w:r w:rsidR="00332F68">
        <w:rPr>
          <w:lang w:val="fr-BE"/>
        </w:rPr>
        <w:t xml:space="preserve">. </w:t>
      </w:r>
    </w:p>
    <w:p w14:paraId="275EB9D4" w14:textId="77777777" w:rsidR="00FD3318" w:rsidRPr="00FD3318" w:rsidRDefault="00FD3318" w:rsidP="00BD38FB">
      <w:pPr>
        <w:jc w:val="both"/>
        <w:rPr>
          <w:u w:val="single"/>
          <w:lang w:val="fr-BE"/>
        </w:rPr>
      </w:pPr>
      <w:r w:rsidRPr="00FD3318">
        <w:rPr>
          <w:u w:val="single"/>
          <w:lang w:val="fr-BE"/>
        </w:rPr>
        <w:t>Objectif de recherche</w:t>
      </w:r>
    </w:p>
    <w:p w14:paraId="780BCB03" w14:textId="003D9AF0" w:rsidR="00833A2E" w:rsidRPr="00EB1EE4" w:rsidRDefault="00BE6DFC" w:rsidP="00BD38FB">
      <w:pPr>
        <w:jc w:val="both"/>
        <w:rPr>
          <w:lang w:val="fr-BE"/>
        </w:rPr>
      </w:pPr>
      <w:r>
        <w:rPr>
          <w:lang w:val="fr-BE"/>
        </w:rPr>
        <w:t xml:space="preserve">Cette étude </w:t>
      </w:r>
      <w:r w:rsidR="00A91CD0">
        <w:rPr>
          <w:lang w:val="fr-BE"/>
        </w:rPr>
        <w:t>s</w:t>
      </w:r>
      <w:r w:rsidR="00523652">
        <w:rPr>
          <w:lang w:val="fr-BE"/>
        </w:rPr>
        <w:t xml:space="preserve">’intéresse aux </w:t>
      </w:r>
      <w:r w:rsidR="00FD3318" w:rsidRPr="00FD3318">
        <w:rPr>
          <w:lang w:val="fr-BE"/>
        </w:rPr>
        <w:t>arrangements résidentiels et familiaux autour des personnes âgées</w:t>
      </w:r>
      <w:r w:rsidR="00FD3318">
        <w:rPr>
          <w:lang w:val="fr-BE"/>
        </w:rPr>
        <w:t xml:space="preserve"> vivant </w:t>
      </w:r>
      <w:r w:rsidR="00523652">
        <w:rPr>
          <w:lang w:val="fr-BE"/>
        </w:rPr>
        <w:t>dans les quartiers lotis et non-lotis dans la périphérie de Ouagadougou, capita</w:t>
      </w:r>
      <w:r w:rsidR="00FD3318">
        <w:rPr>
          <w:lang w:val="fr-BE"/>
        </w:rPr>
        <w:t>le du Burkina Faso. D’</w:t>
      </w:r>
      <w:r w:rsidR="00EB1EE4">
        <w:rPr>
          <w:lang w:val="fr-BE"/>
        </w:rPr>
        <w:t xml:space="preserve">une part, </w:t>
      </w:r>
      <w:r w:rsidR="007C08C1">
        <w:rPr>
          <w:lang w:val="fr-BE"/>
        </w:rPr>
        <w:t xml:space="preserve">elle vise à </w:t>
      </w:r>
      <w:r w:rsidR="00EB0EB1">
        <w:rPr>
          <w:lang w:val="fr-BE"/>
        </w:rPr>
        <w:t>étudier</w:t>
      </w:r>
      <w:r w:rsidR="006A1DB6">
        <w:rPr>
          <w:lang w:val="fr-BE"/>
        </w:rPr>
        <w:t>,</w:t>
      </w:r>
      <w:r w:rsidR="007E75BB">
        <w:rPr>
          <w:lang w:val="fr-BE"/>
        </w:rPr>
        <w:t xml:space="preserve"> </w:t>
      </w:r>
      <w:r w:rsidR="0051092F">
        <w:rPr>
          <w:lang w:val="fr-BE"/>
        </w:rPr>
        <w:t xml:space="preserve">de façon transversale, la composition des ménages </w:t>
      </w:r>
      <w:r w:rsidR="00833A2E">
        <w:rPr>
          <w:lang w:val="fr-BE"/>
        </w:rPr>
        <w:t>dont font</w:t>
      </w:r>
      <w:r w:rsidR="007C08C1">
        <w:rPr>
          <w:lang w:val="fr-BE"/>
        </w:rPr>
        <w:t xml:space="preserve"> partie les personnes âgées et à </w:t>
      </w:r>
      <w:r w:rsidR="00CC1268">
        <w:rPr>
          <w:lang w:val="fr-BE"/>
        </w:rPr>
        <w:t xml:space="preserve">analyser leurs caractéristiques pertinentes en termes d’impact sur la </w:t>
      </w:r>
      <w:r w:rsidR="002805B6">
        <w:rPr>
          <w:lang w:val="fr-BE"/>
        </w:rPr>
        <w:t>qualité</w:t>
      </w:r>
      <w:r w:rsidR="00CC1268">
        <w:rPr>
          <w:lang w:val="fr-BE"/>
        </w:rPr>
        <w:t xml:space="preserve"> de vie des personnes âgées, cela dans le but d’estimer la vulnérabilité de ces dernières. </w:t>
      </w:r>
      <w:r w:rsidR="00833A2E">
        <w:rPr>
          <w:lang w:val="fr-BE"/>
        </w:rPr>
        <w:t>D’autre part, il s’agit d’analyser</w:t>
      </w:r>
      <w:r w:rsidR="000B1049">
        <w:rPr>
          <w:lang w:val="fr-BE"/>
        </w:rPr>
        <w:t>, de façon longitudinale</w:t>
      </w:r>
      <w:r w:rsidR="000B1049" w:rsidRPr="007C08C1">
        <w:rPr>
          <w:lang w:val="fr-BE"/>
        </w:rPr>
        <w:t>,</w:t>
      </w:r>
      <w:r w:rsidR="00833A2E">
        <w:rPr>
          <w:lang w:val="fr-BE"/>
        </w:rPr>
        <w:t xml:space="preserve"> les arrangements mis en place au fil du temps par les ménages pour faire face à des événements </w:t>
      </w:r>
      <w:r w:rsidR="000B1049" w:rsidRPr="000B1049">
        <w:rPr>
          <w:lang w:val="fr-BE"/>
        </w:rPr>
        <w:t>(</w:t>
      </w:r>
      <w:r w:rsidR="00833A2E">
        <w:rPr>
          <w:lang w:val="fr-BE"/>
        </w:rPr>
        <w:t>internes ou externes au ménage</w:t>
      </w:r>
      <w:r w:rsidR="000B1049">
        <w:rPr>
          <w:lang w:val="fr-BE"/>
        </w:rPr>
        <w:t>) liés à la personne âgée qui y réside,</w:t>
      </w:r>
      <w:r w:rsidR="00833A2E">
        <w:rPr>
          <w:lang w:val="fr-BE"/>
        </w:rPr>
        <w:t xml:space="preserve"> tels que </w:t>
      </w:r>
      <w:r w:rsidR="000B1049">
        <w:rPr>
          <w:lang w:val="fr-BE"/>
        </w:rPr>
        <w:t xml:space="preserve">son arrivée dans le ménage (selon qu’elle soit migrante ou non), </w:t>
      </w:r>
      <w:r w:rsidR="00833A2E" w:rsidRPr="00833A2E">
        <w:rPr>
          <w:lang w:val="fr-BE"/>
        </w:rPr>
        <w:t>le déc</w:t>
      </w:r>
      <w:r w:rsidR="00833A2E">
        <w:rPr>
          <w:lang w:val="fr-BE"/>
        </w:rPr>
        <w:t xml:space="preserve">ès </w:t>
      </w:r>
      <w:r w:rsidR="000B1049">
        <w:rPr>
          <w:lang w:val="fr-BE"/>
        </w:rPr>
        <w:t>de son/sa</w:t>
      </w:r>
      <w:r w:rsidR="00833A2E">
        <w:rPr>
          <w:lang w:val="fr-BE"/>
        </w:rPr>
        <w:t xml:space="preserve"> conjoint</w:t>
      </w:r>
      <w:r w:rsidR="000B1049">
        <w:rPr>
          <w:lang w:val="fr-BE"/>
        </w:rPr>
        <w:t>(e)</w:t>
      </w:r>
      <w:r w:rsidR="00D641DE">
        <w:rPr>
          <w:lang w:val="fr-BE"/>
        </w:rPr>
        <w:t>, la dégradation de son état de santé, etc</w:t>
      </w:r>
      <w:r w:rsidR="000B1049">
        <w:rPr>
          <w:lang w:val="fr-BE"/>
        </w:rPr>
        <w:t>.</w:t>
      </w:r>
      <w:r w:rsidR="007C08C1">
        <w:rPr>
          <w:lang w:val="fr-BE"/>
        </w:rPr>
        <w:t xml:space="preserve"> </w:t>
      </w:r>
    </w:p>
    <w:p w14:paraId="58E17DAE" w14:textId="77777777" w:rsidR="00833A2E" w:rsidRPr="00833A2E" w:rsidRDefault="007C08C1" w:rsidP="00BD38FB">
      <w:pPr>
        <w:jc w:val="both"/>
        <w:rPr>
          <w:u w:val="single"/>
          <w:lang w:val="fr-BE"/>
        </w:rPr>
      </w:pPr>
      <w:r>
        <w:rPr>
          <w:u w:val="single"/>
          <w:lang w:val="fr-BE"/>
        </w:rPr>
        <w:t>Données et m</w:t>
      </w:r>
      <w:r w:rsidR="00833A2E" w:rsidRPr="00833A2E">
        <w:rPr>
          <w:u w:val="single"/>
          <w:lang w:val="fr-BE"/>
        </w:rPr>
        <w:t>éthodes</w:t>
      </w:r>
    </w:p>
    <w:p w14:paraId="2DF75711" w14:textId="4867ED9F" w:rsidR="00AD0B9A" w:rsidRDefault="00AD0B9A" w:rsidP="00EB1EE4">
      <w:pPr>
        <w:jc w:val="both"/>
        <w:rPr>
          <w:lang w:val="fr-BE"/>
        </w:rPr>
      </w:pPr>
      <w:r>
        <w:rPr>
          <w:lang w:val="fr-BE"/>
        </w:rPr>
        <w:t xml:space="preserve">Il s’agit d’une étude mixte, intégrant une approche quantitative longitudinale et une approche qualitative. </w:t>
      </w:r>
      <w:r w:rsidR="002805B6">
        <w:rPr>
          <w:lang w:val="fr-BE"/>
        </w:rPr>
        <w:t xml:space="preserve">Les données quantitatives utilisées sont constituées des données de routine de l’Observatoire de Population de Ouagadougou </w:t>
      </w:r>
      <w:r w:rsidR="002805B6" w:rsidRPr="00EB1EE4">
        <w:rPr>
          <w:lang w:val="fr-BE"/>
        </w:rPr>
        <w:t>(OPO)</w:t>
      </w:r>
      <w:r w:rsidR="002805B6" w:rsidRPr="007C08C1">
        <w:rPr>
          <w:lang w:val="fr-BE"/>
        </w:rPr>
        <w:t xml:space="preserve">, </w:t>
      </w:r>
      <w:r w:rsidR="002805B6">
        <w:rPr>
          <w:lang w:val="fr-BE"/>
        </w:rPr>
        <w:t xml:space="preserve">système de surveillance démographique </w:t>
      </w:r>
      <w:r w:rsidR="002805B6" w:rsidRPr="007C08C1">
        <w:rPr>
          <w:lang w:val="fr-BE"/>
        </w:rPr>
        <w:t xml:space="preserve">qui </w:t>
      </w:r>
      <w:r w:rsidR="002805B6">
        <w:rPr>
          <w:lang w:val="fr-BE"/>
        </w:rPr>
        <w:t xml:space="preserve">collecte régulièrement les caractéristiques sociodémographiques et sanitaires des ménages de cinq quartiers de la ville depuis 2008. </w:t>
      </w:r>
      <w:r w:rsidR="002805B6" w:rsidRPr="007C08C1">
        <w:rPr>
          <w:lang w:val="fr-BE"/>
        </w:rPr>
        <w:t xml:space="preserve"> </w:t>
      </w:r>
      <w:r>
        <w:rPr>
          <w:lang w:val="fr-BE"/>
        </w:rPr>
        <w:t>Quant aux données qua</w:t>
      </w:r>
      <w:r w:rsidR="000979D0">
        <w:rPr>
          <w:lang w:val="fr-BE"/>
        </w:rPr>
        <w:t>litatives, elles proviennent d’</w:t>
      </w:r>
      <w:r>
        <w:rPr>
          <w:lang w:val="fr-BE"/>
        </w:rPr>
        <w:t xml:space="preserve">études menées au sein de l’Observatoire en </w:t>
      </w:r>
      <w:r w:rsidR="00254496">
        <w:rPr>
          <w:lang w:val="fr-BE"/>
        </w:rPr>
        <w:t xml:space="preserve">2011, </w:t>
      </w:r>
      <w:r>
        <w:rPr>
          <w:lang w:val="fr-BE"/>
        </w:rPr>
        <w:t xml:space="preserve">2015 et 2016 auprès de ménages </w:t>
      </w:r>
      <w:r w:rsidR="006404AE">
        <w:rPr>
          <w:lang w:val="fr-BE"/>
        </w:rPr>
        <w:t>et</w:t>
      </w:r>
      <w:r>
        <w:rPr>
          <w:lang w:val="fr-BE"/>
        </w:rPr>
        <w:t xml:space="preserve"> de personnes âgées sur leurs conditions de vie ainsi que sur les mobilités des individus et leur lien avec la santé. En premier lieu, </w:t>
      </w:r>
      <w:r w:rsidR="00833A2E">
        <w:rPr>
          <w:lang w:val="fr-BE"/>
        </w:rPr>
        <w:t xml:space="preserve"> une typologie des</w:t>
      </w:r>
      <w:r w:rsidR="007C08C1">
        <w:rPr>
          <w:lang w:val="fr-BE"/>
        </w:rPr>
        <w:t xml:space="preserve"> différents ménages dans lesquels vivent une ou plusieurs </w:t>
      </w:r>
      <w:r w:rsidR="002805B6">
        <w:rPr>
          <w:lang w:val="fr-BE"/>
        </w:rPr>
        <w:t>personne</w:t>
      </w:r>
      <w:r w:rsidR="002805B6" w:rsidRPr="007C08C1">
        <w:rPr>
          <w:lang w:val="fr-BE"/>
        </w:rPr>
        <w:t>s</w:t>
      </w:r>
      <w:r w:rsidR="007C08C1">
        <w:rPr>
          <w:lang w:val="fr-BE"/>
        </w:rPr>
        <w:t xml:space="preserve">) âgée(s) </w:t>
      </w:r>
      <w:r w:rsidR="006404AE">
        <w:rPr>
          <w:lang w:val="fr-BE"/>
        </w:rPr>
        <w:t xml:space="preserve">est </w:t>
      </w:r>
      <w:r w:rsidR="007C08C1">
        <w:rPr>
          <w:lang w:val="fr-BE"/>
        </w:rPr>
        <w:t>réalisée</w:t>
      </w:r>
      <w:r w:rsidR="006404AE">
        <w:rPr>
          <w:lang w:val="fr-BE"/>
        </w:rPr>
        <w:t xml:space="preserve"> à partir des données recueillies lors d’un round de l’Observatoire</w:t>
      </w:r>
      <w:r w:rsidR="007C08C1" w:rsidRPr="007C08C1">
        <w:rPr>
          <w:lang w:val="fr-BE"/>
        </w:rPr>
        <w:t>.</w:t>
      </w:r>
      <w:r w:rsidR="007C08C1">
        <w:rPr>
          <w:lang w:val="fr-BE"/>
        </w:rPr>
        <w:t xml:space="preserve"> </w:t>
      </w:r>
      <w:r>
        <w:rPr>
          <w:lang w:val="fr-BE"/>
        </w:rPr>
        <w:t xml:space="preserve">Les critères de catégorisation font appel autant aux </w:t>
      </w:r>
      <w:r w:rsidR="002805B6">
        <w:rPr>
          <w:lang w:val="fr-BE"/>
        </w:rPr>
        <w:t>caractéristiques</w:t>
      </w:r>
      <w:r>
        <w:rPr>
          <w:lang w:val="fr-BE"/>
        </w:rPr>
        <w:t xml:space="preserve"> </w:t>
      </w:r>
      <w:r w:rsidR="000979D0">
        <w:rPr>
          <w:lang w:val="fr-BE"/>
        </w:rPr>
        <w:t>socio</w:t>
      </w:r>
      <w:r>
        <w:rPr>
          <w:lang w:val="fr-BE"/>
        </w:rPr>
        <w:t xml:space="preserve">démographiques des ménages qu’à leur </w:t>
      </w:r>
      <w:r>
        <w:rPr>
          <w:lang w:val="fr-BE"/>
        </w:rPr>
        <w:lastRenderedPageBreak/>
        <w:t xml:space="preserve">degré de précarité. </w:t>
      </w:r>
      <w:r w:rsidR="006404AE">
        <w:rPr>
          <w:lang w:val="fr-BE"/>
        </w:rPr>
        <w:t xml:space="preserve">La composition de ces ménages est ensuite analysée de façon longitudinale afin de constater l’évolution de leur composition et de </w:t>
      </w:r>
      <w:r w:rsidR="00A517F9">
        <w:rPr>
          <w:lang w:val="fr-BE"/>
        </w:rPr>
        <w:t>leurs caractéristiques. Une atte</w:t>
      </w:r>
      <w:r w:rsidR="006404AE">
        <w:rPr>
          <w:lang w:val="fr-BE"/>
        </w:rPr>
        <w:t xml:space="preserve">ntion particulière est accordée à la présence des personnes âgées dans ces ménages et à leurs mouvements (entrées et sorties). De même, dans les ménages </w:t>
      </w:r>
      <w:r w:rsidR="002805B6">
        <w:rPr>
          <w:lang w:val="fr-BE"/>
        </w:rPr>
        <w:t>comprenant</w:t>
      </w:r>
      <w:r w:rsidR="006404AE">
        <w:rPr>
          <w:lang w:val="fr-BE"/>
        </w:rPr>
        <w:t xml:space="preserve"> au moins une personne âgée, la présence ou non d’un( e) conjoint( e) </w:t>
      </w:r>
      <w:r w:rsidR="00A517F9">
        <w:rPr>
          <w:lang w:val="fr-BE"/>
        </w:rPr>
        <w:t xml:space="preserve">et, le cas échant, son lieu de résidence et les raisons de la non-cohabitation sont </w:t>
      </w:r>
      <w:r w:rsidR="006404AE">
        <w:rPr>
          <w:lang w:val="fr-BE"/>
        </w:rPr>
        <w:t xml:space="preserve"> étudié</w:t>
      </w:r>
      <w:r w:rsidR="00A517F9">
        <w:rPr>
          <w:lang w:val="fr-BE"/>
        </w:rPr>
        <w:t>s</w:t>
      </w:r>
      <w:r w:rsidR="006404AE">
        <w:rPr>
          <w:lang w:val="fr-BE"/>
        </w:rPr>
        <w:t xml:space="preserve"> afin </w:t>
      </w:r>
      <w:r w:rsidR="00A517F9">
        <w:rPr>
          <w:lang w:val="fr-BE"/>
        </w:rPr>
        <w:t>de comprendre</w:t>
      </w:r>
      <w:r w:rsidR="006404AE">
        <w:rPr>
          <w:lang w:val="fr-BE"/>
        </w:rPr>
        <w:t xml:space="preserve"> l’évolution de la cohabitation chez les couples âgés</w:t>
      </w:r>
      <w:r w:rsidR="002A363B">
        <w:rPr>
          <w:lang w:val="fr-BE"/>
        </w:rPr>
        <w:t xml:space="preserve"> et son impact en termes de qualité de vie</w:t>
      </w:r>
      <w:r w:rsidR="006404AE">
        <w:rPr>
          <w:lang w:val="fr-BE"/>
        </w:rPr>
        <w:t xml:space="preserve">. </w:t>
      </w:r>
    </w:p>
    <w:p w14:paraId="547CC505" w14:textId="004D295F" w:rsidR="00AD0B9A" w:rsidRDefault="00670C27" w:rsidP="00EB1EE4">
      <w:pPr>
        <w:jc w:val="both"/>
        <w:rPr>
          <w:lang w:val="fr-BE"/>
        </w:rPr>
      </w:pPr>
      <w:r>
        <w:rPr>
          <w:lang w:val="fr-BE"/>
        </w:rPr>
        <w:t xml:space="preserve">Les données qualitatives sont exploitées dans un but d’interprétation des résultats quantitatifs. Elles permettent d’enrichir la typologie et notamment, de comprendre les motivations et enjeux autour des configurations observées au sein des ménages. </w:t>
      </w:r>
      <w:r w:rsidR="002805B6">
        <w:rPr>
          <w:lang w:val="fr-BE"/>
        </w:rPr>
        <w:t>Elles mettent en lumière les enjeux auxquels font face les familles en termes de prise en charge et d’accueil des personnes âgées fragilisées sur le plan sanita</w:t>
      </w:r>
      <w:r w:rsidR="0067214C">
        <w:rPr>
          <w:lang w:val="fr-BE"/>
        </w:rPr>
        <w:t>ire et social, non seulement par</w:t>
      </w:r>
      <w:bookmarkStart w:id="0" w:name="_GoBack"/>
      <w:bookmarkEnd w:id="0"/>
      <w:r w:rsidR="002805B6">
        <w:rPr>
          <w:lang w:val="fr-BE"/>
        </w:rPr>
        <w:t xml:space="preserve"> la dépendance, mais aussi par les évènements tels que le veuvage. </w:t>
      </w:r>
    </w:p>
    <w:p w14:paraId="1B98877B" w14:textId="77777777" w:rsidR="00A91CD0" w:rsidRDefault="00A91CD0" w:rsidP="00A91CD0">
      <w:pPr>
        <w:rPr>
          <w:lang w:val="fr-BE"/>
        </w:rPr>
      </w:pPr>
    </w:p>
    <w:p w14:paraId="45923BEC" w14:textId="77777777" w:rsidR="00A91CD0" w:rsidRPr="00833A2E" w:rsidRDefault="00833A2E" w:rsidP="00A91CD0">
      <w:pPr>
        <w:rPr>
          <w:u w:val="single"/>
          <w:lang w:val="fr-BE"/>
        </w:rPr>
      </w:pPr>
      <w:r w:rsidRPr="00833A2E">
        <w:rPr>
          <w:u w:val="single"/>
          <w:lang w:val="fr-BE"/>
        </w:rPr>
        <w:t>Références</w:t>
      </w:r>
    </w:p>
    <w:p w14:paraId="4697A9CD" w14:textId="77777777" w:rsidR="00F74516" w:rsidRPr="002805B6" w:rsidRDefault="002F64BE" w:rsidP="00F74516">
      <w:pPr>
        <w:pStyle w:val="EndNoteBibliography"/>
        <w:spacing w:after="0"/>
        <w:ind w:left="720" w:hanging="720"/>
        <w:rPr>
          <w:noProof/>
          <w:lang w:val="fr-FR"/>
        </w:rPr>
      </w:pPr>
      <w:r>
        <w:rPr>
          <w:lang w:val="fr-BE"/>
        </w:rPr>
        <w:fldChar w:fldCharType="begin"/>
      </w:r>
      <w:r>
        <w:rPr>
          <w:lang w:val="fr-BE"/>
        </w:rPr>
        <w:instrText xml:space="preserve"> ADDIN EN.REFLIST </w:instrText>
      </w:r>
      <w:r>
        <w:rPr>
          <w:lang w:val="fr-BE"/>
        </w:rPr>
        <w:fldChar w:fldCharType="separate"/>
      </w:r>
      <w:r w:rsidR="00F74516" w:rsidRPr="002805B6">
        <w:rPr>
          <w:noProof/>
          <w:lang w:val="fr-FR"/>
        </w:rPr>
        <w:t xml:space="preserve">Antoine, P., &amp; Golaz, V. (2010). Vieillir au Sud: une grande variété de situations. </w:t>
      </w:r>
      <w:r w:rsidR="00F74516" w:rsidRPr="002805B6">
        <w:rPr>
          <w:i/>
          <w:noProof/>
          <w:lang w:val="fr-FR"/>
        </w:rPr>
        <w:t>Autrepart, 53</w:t>
      </w:r>
      <w:r w:rsidR="00F74516" w:rsidRPr="002805B6">
        <w:rPr>
          <w:noProof/>
          <w:lang w:val="fr-FR"/>
        </w:rPr>
        <w:t xml:space="preserve">(1), 3. </w:t>
      </w:r>
    </w:p>
    <w:p w14:paraId="60E5A318"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Berthé, A., Berthé-Sanou, L., Konaté, B., Hien, H., Tou, F., Drabo, M., . . . </w:t>
      </w:r>
      <w:r w:rsidRPr="0067214C">
        <w:rPr>
          <w:noProof/>
          <w:lang w:val="fr-FR"/>
        </w:rPr>
        <w:t xml:space="preserve">Macq, J. (2013). </w:t>
      </w:r>
      <w:r w:rsidRPr="002805B6">
        <w:rPr>
          <w:noProof/>
          <w:lang w:val="fr-FR"/>
        </w:rPr>
        <w:t xml:space="preserve">Les personnes âgées en Afrique subsaharienne: une population vulnérable, trop souvent négligée dans les politiques publiques. </w:t>
      </w:r>
      <w:r w:rsidRPr="002805B6">
        <w:rPr>
          <w:i/>
          <w:noProof/>
          <w:lang w:val="fr-FR"/>
        </w:rPr>
        <w:t>Santé Publique, 25</w:t>
      </w:r>
      <w:r w:rsidRPr="002805B6">
        <w:rPr>
          <w:noProof/>
          <w:lang w:val="fr-FR"/>
        </w:rPr>
        <w:t xml:space="preserve">(3), 367-371. </w:t>
      </w:r>
    </w:p>
    <w:p w14:paraId="1A42C80B"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Berthé, A., Berthé-Sanou, L., Konaté, B., Hien, H., Tou, F., Somda, S., . . . </w:t>
      </w:r>
      <w:r w:rsidRPr="0067214C">
        <w:rPr>
          <w:noProof/>
          <w:lang w:val="fr-FR"/>
        </w:rPr>
        <w:t xml:space="preserve">Macq, J. (2013). </w:t>
      </w:r>
      <w:r w:rsidRPr="002805B6">
        <w:rPr>
          <w:noProof/>
          <w:lang w:val="fr-FR"/>
        </w:rPr>
        <w:t xml:space="preserve">Les besoins non couverts des personnes âgées en incapacités fonctionnelles à Bobo-Dioulasso (Burkina Faso). </w:t>
      </w:r>
      <w:r w:rsidRPr="002805B6">
        <w:rPr>
          <w:i/>
          <w:noProof/>
          <w:lang w:val="fr-FR"/>
        </w:rPr>
        <w:t>Revue d'Épidémiologie et de Santé Publique, 61</w:t>
      </w:r>
      <w:r w:rsidRPr="002805B6">
        <w:rPr>
          <w:noProof/>
          <w:lang w:val="fr-FR"/>
        </w:rPr>
        <w:t xml:space="preserve">(6), 531-537. </w:t>
      </w:r>
    </w:p>
    <w:p w14:paraId="3BF83737"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Berthé-Sanou, L., Berthé, A., Drabo, M., Badini-Kinda, F., Somé, M., Ouedraogo, D., &amp; Macq, J. (2013). Analyse du Programme National de Santé des Personnes Âgées (PNSPA) 2008-2012 du Burkina Faso. </w:t>
      </w:r>
      <w:r w:rsidRPr="002805B6">
        <w:rPr>
          <w:i/>
          <w:noProof/>
          <w:lang w:val="fr-FR"/>
        </w:rPr>
        <w:t>Santé Publique, 25</w:t>
      </w:r>
      <w:r w:rsidRPr="002805B6">
        <w:rPr>
          <w:noProof/>
          <w:lang w:val="fr-FR"/>
        </w:rPr>
        <w:t xml:space="preserve">(4), 517-526. </w:t>
      </w:r>
    </w:p>
    <w:p w14:paraId="2B1C9358"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ILBOUDO, L. (2011). </w:t>
      </w:r>
      <w:r w:rsidRPr="002805B6">
        <w:rPr>
          <w:i/>
          <w:noProof/>
          <w:lang w:val="fr-FR"/>
        </w:rPr>
        <w:t>Protection sociale au Burkina Faso: quelle réponse face à la restructuration des solidarités familiales?</w:t>
      </w:r>
      <w:r w:rsidRPr="002805B6">
        <w:rPr>
          <w:noProof/>
          <w:lang w:val="fr-FR"/>
        </w:rPr>
        <w:t xml:space="preserve"> Paper presented at the Version remaniée d’une communication prononcée au colloque Inter-congrès du Réseau Thématique.</w:t>
      </w:r>
    </w:p>
    <w:p w14:paraId="6C8F2DAB"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MAÏGA, A., &amp; BAYA, B. La coexistence des générations en milieu urbain au Burkina Faso. </w:t>
      </w:r>
    </w:p>
    <w:p w14:paraId="5246C64B"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Roth, C. (2007). «Tu ne peux pas rejeter ton enfant!». Contrat entre les générations, sécurité sociale et vieillesse en milieu urbain burkinabè. </w:t>
      </w:r>
      <w:r w:rsidRPr="002805B6">
        <w:rPr>
          <w:i/>
          <w:noProof/>
          <w:lang w:val="fr-FR"/>
        </w:rPr>
        <w:t>Cahiers d'études africaines</w:t>
      </w:r>
      <w:r w:rsidRPr="002805B6">
        <w:rPr>
          <w:noProof/>
          <w:lang w:val="fr-FR"/>
        </w:rPr>
        <w:t xml:space="preserve">(1), 93-116. </w:t>
      </w:r>
    </w:p>
    <w:p w14:paraId="18C93C60"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Roth, C. (2010). Les relations intergénérationnelles sous pression au Burkina Faso. </w:t>
      </w:r>
      <w:r w:rsidRPr="002805B6">
        <w:rPr>
          <w:i/>
          <w:noProof/>
          <w:lang w:val="fr-FR"/>
        </w:rPr>
        <w:t>Autrepart</w:t>
      </w:r>
      <w:r w:rsidRPr="002805B6">
        <w:rPr>
          <w:noProof/>
          <w:lang w:val="fr-FR"/>
        </w:rPr>
        <w:t xml:space="preserve">(1), 95-110. </w:t>
      </w:r>
    </w:p>
    <w:p w14:paraId="6A8451D7" w14:textId="77777777" w:rsidR="00F74516" w:rsidRPr="002805B6" w:rsidRDefault="00F74516" w:rsidP="00F74516">
      <w:pPr>
        <w:pStyle w:val="EndNoteBibliography"/>
        <w:spacing w:after="0"/>
        <w:ind w:left="720" w:hanging="720"/>
        <w:rPr>
          <w:noProof/>
          <w:lang w:val="fr-FR"/>
        </w:rPr>
      </w:pPr>
      <w:r w:rsidRPr="002805B6">
        <w:rPr>
          <w:noProof/>
          <w:lang w:val="fr-FR"/>
        </w:rPr>
        <w:t xml:space="preserve">Sajoux, M., Golaz, V., &amp; Lefèvre, C. (2015). L’Afrique, un continent jeune et hétérogène appelé à vieillir: enjeux en matière de protection sociale des personnes âgées. </w:t>
      </w:r>
      <w:r w:rsidRPr="002805B6">
        <w:rPr>
          <w:i/>
          <w:noProof/>
          <w:lang w:val="fr-FR"/>
        </w:rPr>
        <w:t>Mondes en développement</w:t>
      </w:r>
      <w:r w:rsidRPr="002805B6">
        <w:rPr>
          <w:noProof/>
          <w:lang w:val="fr-FR"/>
        </w:rPr>
        <w:t xml:space="preserve">(3), 11-30. </w:t>
      </w:r>
    </w:p>
    <w:p w14:paraId="25377DB2" w14:textId="77777777" w:rsidR="00F74516" w:rsidRPr="00F74516" w:rsidRDefault="00F74516" w:rsidP="00F74516">
      <w:pPr>
        <w:pStyle w:val="EndNoteBibliography"/>
        <w:ind w:left="720" w:hanging="720"/>
        <w:rPr>
          <w:noProof/>
        </w:rPr>
      </w:pPr>
      <w:r w:rsidRPr="002805B6">
        <w:rPr>
          <w:noProof/>
          <w:lang w:val="fr-FR"/>
        </w:rPr>
        <w:t xml:space="preserve">Schoumaker, B. (2000). Le vieillissement en Afrique subsaharienne. </w:t>
      </w:r>
      <w:r w:rsidRPr="00F74516">
        <w:rPr>
          <w:i/>
          <w:noProof/>
        </w:rPr>
        <w:t>Espace, populations, sociétés, 18</w:t>
      </w:r>
      <w:r w:rsidRPr="00F74516">
        <w:rPr>
          <w:noProof/>
        </w:rPr>
        <w:t xml:space="preserve">(3), 379-390. </w:t>
      </w:r>
    </w:p>
    <w:p w14:paraId="3BB7C387" w14:textId="6CEEEE43" w:rsidR="00A91CD0" w:rsidRDefault="002F64BE">
      <w:pPr>
        <w:rPr>
          <w:lang w:val="fr-BE"/>
        </w:rPr>
      </w:pPr>
      <w:r>
        <w:rPr>
          <w:lang w:val="fr-BE"/>
        </w:rPr>
        <w:fldChar w:fldCharType="end"/>
      </w:r>
    </w:p>
    <w:sectPr w:rsidR="00A91CD0" w:rsidSect="000F0E4B">
      <w:footerReference w:type="even" r:id="rId6"/>
      <w:footerReference w:type="default" r:id="rId7"/>
      <w:pgSz w:w="11906" w:h="16838"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2115E8" w14:textId="77777777" w:rsidR="00E25E0E" w:rsidRDefault="00E25E0E" w:rsidP="00B658C3">
      <w:pPr>
        <w:spacing w:after="0" w:line="240" w:lineRule="auto"/>
      </w:pPr>
      <w:r>
        <w:separator/>
      </w:r>
    </w:p>
  </w:endnote>
  <w:endnote w:type="continuationSeparator" w:id="0">
    <w:p w14:paraId="271BD327" w14:textId="77777777" w:rsidR="00E25E0E" w:rsidRDefault="00E25E0E" w:rsidP="00B658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EE0C4F" w14:textId="77777777" w:rsidR="00B658C3" w:rsidRDefault="00B658C3" w:rsidP="00396218">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54F81FF0" w14:textId="77777777" w:rsidR="00B658C3" w:rsidRDefault="00B658C3" w:rsidP="00B658C3">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89D2DA" w14:textId="77777777" w:rsidR="00B658C3" w:rsidRDefault="00B658C3" w:rsidP="00396218">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67214C">
      <w:rPr>
        <w:rStyle w:val="Numrodepage"/>
        <w:noProof/>
      </w:rPr>
      <w:t>2</w:t>
    </w:r>
    <w:r>
      <w:rPr>
        <w:rStyle w:val="Numrodepage"/>
      </w:rPr>
      <w:fldChar w:fldCharType="end"/>
    </w:r>
  </w:p>
  <w:p w14:paraId="006FD6A3" w14:textId="77777777" w:rsidR="00B658C3" w:rsidRDefault="00B658C3" w:rsidP="00B658C3">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D3D590" w14:textId="77777777" w:rsidR="00E25E0E" w:rsidRDefault="00E25E0E" w:rsidP="00B658C3">
      <w:pPr>
        <w:spacing w:after="0" w:line="240" w:lineRule="auto"/>
      </w:pPr>
      <w:r>
        <w:separator/>
      </w:r>
    </w:p>
  </w:footnote>
  <w:footnote w:type="continuationSeparator" w:id="0">
    <w:p w14:paraId="5AC20A4E" w14:textId="77777777" w:rsidR="00E25E0E" w:rsidRDefault="00E25E0E" w:rsidP="00B658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z5s55vgxd52qep5d0paavf2da902d2tarp&quot;&gt;Vieillissement au Burkina Faso et en Afrique&lt;record-ids&gt;&lt;item&gt;1&lt;/item&gt;&lt;item&gt;2&lt;/item&gt;&lt;item&gt;3&lt;/item&gt;&lt;item&gt;4&lt;/item&gt;&lt;item&gt;5&lt;/item&gt;&lt;item&gt;10&lt;/item&gt;&lt;item&gt;12&lt;/item&gt;&lt;item&gt;21&lt;/item&gt;&lt;item&gt;26&lt;/item&gt;&lt;item&gt;43&lt;/item&gt;&lt;/record-ids&gt;&lt;/item&gt;&lt;/Libraries&gt;"/>
  </w:docVars>
  <w:rsids>
    <w:rsidRoot w:val="00944000"/>
    <w:rsid w:val="00003B73"/>
    <w:rsid w:val="0002621D"/>
    <w:rsid w:val="0007610C"/>
    <w:rsid w:val="000979D0"/>
    <w:rsid w:val="000B1049"/>
    <w:rsid w:val="000F0E4B"/>
    <w:rsid w:val="0012640C"/>
    <w:rsid w:val="0014309D"/>
    <w:rsid w:val="0016481C"/>
    <w:rsid w:val="00225B43"/>
    <w:rsid w:val="00254496"/>
    <w:rsid w:val="0027175A"/>
    <w:rsid w:val="002805B6"/>
    <w:rsid w:val="002A363B"/>
    <w:rsid w:val="002C36A3"/>
    <w:rsid w:val="002D21F5"/>
    <w:rsid w:val="002F64BE"/>
    <w:rsid w:val="00301835"/>
    <w:rsid w:val="00327E72"/>
    <w:rsid w:val="00332F68"/>
    <w:rsid w:val="00360991"/>
    <w:rsid w:val="003971F3"/>
    <w:rsid w:val="003F69FB"/>
    <w:rsid w:val="004026C4"/>
    <w:rsid w:val="0040397F"/>
    <w:rsid w:val="00406073"/>
    <w:rsid w:val="00423568"/>
    <w:rsid w:val="00452B9B"/>
    <w:rsid w:val="0046780A"/>
    <w:rsid w:val="00471183"/>
    <w:rsid w:val="004C4D4D"/>
    <w:rsid w:val="0051092F"/>
    <w:rsid w:val="00523652"/>
    <w:rsid w:val="00542C73"/>
    <w:rsid w:val="005F071C"/>
    <w:rsid w:val="00622515"/>
    <w:rsid w:val="006404AE"/>
    <w:rsid w:val="00670C27"/>
    <w:rsid w:val="0067214C"/>
    <w:rsid w:val="006A1DB6"/>
    <w:rsid w:val="006B7218"/>
    <w:rsid w:val="007403D4"/>
    <w:rsid w:val="007B6836"/>
    <w:rsid w:val="007C08C1"/>
    <w:rsid w:val="007E75BB"/>
    <w:rsid w:val="008155C3"/>
    <w:rsid w:val="00833A2E"/>
    <w:rsid w:val="00850091"/>
    <w:rsid w:val="008774A4"/>
    <w:rsid w:val="008954F7"/>
    <w:rsid w:val="008C1D4C"/>
    <w:rsid w:val="0091236C"/>
    <w:rsid w:val="009412A4"/>
    <w:rsid w:val="00944000"/>
    <w:rsid w:val="00996550"/>
    <w:rsid w:val="009B6793"/>
    <w:rsid w:val="00A517F9"/>
    <w:rsid w:val="00A91CD0"/>
    <w:rsid w:val="00AD0B9A"/>
    <w:rsid w:val="00AE4E41"/>
    <w:rsid w:val="00B52F52"/>
    <w:rsid w:val="00B658C3"/>
    <w:rsid w:val="00B81EA4"/>
    <w:rsid w:val="00BC712C"/>
    <w:rsid w:val="00BD38FB"/>
    <w:rsid w:val="00BE6DFC"/>
    <w:rsid w:val="00C20243"/>
    <w:rsid w:val="00C21016"/>
    <w:rsid w:val="00C24FF4"/>
    <w:rsid w:val="00C54683"/>
    <w:rsid w:val="00CC1268"/>
    <w:rsid w:val="00CE4278"/>
    <w:rsid w:val="00CF32D8"/>
    <w:rsid w:val="00D641DE"/>
    <w:rsid w:val="00D8220A"/>
    <w:rsid w:val="00E071C2"/>
    <w:rsid w:val="00E25E0E"/>
    <w:rsid w:val="00E5637D"/>
    <w:rsid w:val="00EB0EB1"/>
    <w:rsid w:val="00EB1EE4"/>
    <w:rsid w:val="00EE31F2"/>
    <w:rsid w:val="00F74516"/>
    <w:rsid w:val="00FB61C3"/>
    <w:rsid w:val="00FD3318"/>
    <w:rsid w:val="00FE02E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9DA57"/>
  <w15:chartTrackingRefBased/>
  <w15:docId w15:val="{7E9F4B5A-0656-4FE6-AB2C-678035126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2">
    <w:name w:val="heading 2"/>
    <w:basedOn w:val="Normal"/>
    <w:next w:val="Normal"/>
    <w:link w:val="Titre2Car"/>
    <w:uiPriority w:val="9"/>
    <w:unhideWhenUsed/>
    <w:qFormat/>
    <w:rsid w:val="007C08C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7C08C1"/>
    <w:rPr>
      <w:rFonts w:asciiTheme="majorHAnsi" w:eastAsiaTheme="majorEastAsia" w:hAnsiTheme="majorHAnsi" w:cstheme="majorBidi"/>
      <w:color w:val="2E74B5" w:themeColor="accent1" w:themeShade="BF"/>
      <w:sz w:val="26"/>
      <w:szCs w:val="26"/>
    </w:rPr>
  </w:style>
  <w:style w:type="character" w:styleId="Marquedecommentaire">
    <w:name w:val="annotation reference"/>
    <w:basedOn w:val="Policepardfaut"/>
    <w:uiPriority w:val="99"/>
    <w:semiHidden/>
    <w:unhideWhenUsed/>
    <w:rsid w:val="00FB61C3"/>
    <w:rPr>
      <w:sz w:val="16"/>
      <w:szCs w:val="16"/>
    </w:rPr>
  </w:style>
  <w:style w:type="paragraph" w:styleId="Commentaire">
    <w:name w:val="annotation text"/>
    <w:basedOn w:val="Normal"/>
    <w:link w:val="CommentaireCar"/>
    <w:uiPriority w:val="99"/>
    <w:semiHidden/>
    <w:unhideWhenUsed/>
    <w:rsid w:val="00FB61C3"/>
    <w:pPr>
      <w:spacing w:line="240" w:lineRule="auto"/>
    </w:pPr>
    <w:rPr>
      <w:sz w:val="20"/>
      <w:szCs w:val="20"/>
    </w:rPr>
  </w:style>
  <w:style w:type="character" w:customStyle="1" w:styleId="CommentaireCar">
    <w:name w:val="Commentaire Car"/>
    <w:basedOn w:val="Policepardfaut"/>
    <w:link w:val="Commentaire"/>
    <w:uiPriority w:val="99"/>
    <w:semiHidden/>
    <w:rsid w:val="00FB61C3"/>
    <w:rPr>
      <w:sz w:val="20"/>
      <w:szCs w:val="20"/>
    </w:rPr>
  </w:style>
  <w:style w:type="paragraph" w:styleId="Objetducommentaire">
    <w:name w:val="annotation subject"/>
    <w:basedOn w:val="Commentaire"/>
    <w:next w:val="Commentaire"/>
    <w:link w:val="ObjetducommentaireCar"/>
    <w:uiPriority w:val="99"/>
    <w:semiHidden/>
    <w:unhideWhenUsed/>
    <w:rsid w:val="00FB61C3"/>
    <w:rPr>
      <w:b/>
      <w:bCs/>
    </w:rPr>
  </w:style>
  <w:style w:type="character" w:customStyle="1" w:styleId="ObjetducommentaireCar">
    <w:name w:val="Objet du commentaire Car"/>
    <w:basedOn w:val="CommentaireCar"/>
    <w:link w:val="Objetducommentaire"/>
    <w:uiPriority w:val="99"/>
    <w:semiHidden/>
    <w:rsid w:val="00FB61C3"/>
    <w:rPr>
      <w:b/>
      <w:bCs/>
      <w:sz w:val="20"/>
      <w:szCs w:val="20"/>
    </w:rPr>
  </w:style>
  <w:style w:type="paragraph" w:styleId="Rvision">
    <w:name w:val="Revision"/>
    <w:hidden/>
    <w:uiPriority w:val="99"/>
    <w:semiHidden/>
    <w:rsid w:val="00FB61C3"/>
    <w:pPr>
      <w:spacing w:after="0" w:line="240" w:lineRule="auto"/>
    </w:pPr>
  </w:style>
  <w:style w:type="paragraph" w:styleId="Textedebulles">
    <w:name w:val="Balloon Text"/>
    <w:basedOn w:val="Normal"/>
    <w:link w:val="TextedebullesCar"/>
    <w:uiPriority w:val="99"/>
    <w:semiHidden/>
    <w:unhideWhenUsed/>
    <w:rsid w:val="00FB61C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B61C3"/>
    <w:rPr>
      <w:rFonts w:ascii="Segoe UI" w:hAnsi="Segoe UI" w:cs="Segoe UI"/>
      <w:sz w:val="18"/>
      <w:szCs w:val="18"/>
    </w:rPr>
  </w:style>
  <w:style w:type="paragraph" w:styleId="Pieddepage">
    <w:name w:val="footer"/>
    <w:basedOn w:val="Normal"/>
    <w:link w:val="PieddepageCar"/>
    <w:uiPriority w:val="99"/>
    <w:unhideWhenUsed/>
    <w:rsid w:val="00B658C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658C3"/>
  </w:style>
  <w:style w:type="character" w:styleId="Numrodepage">
    <w:name w:val="page number"/>
    <w:basedOn w:val="Policepardfaut"/>
    <w:uiPriority w:val="99"/>
    <w:semiHidden/>
    <w:unhideWhenUsed/>
    <w:rsid w:val="00B658C3"/>
  </w:style>
  <w:style w:type="paragraph" w:customStyle="1" w:styleId="EndNoteBibliographyTitle">
    <w:name w:val="EndNote Bibliography Title"/>
    <w:basedOn w:val="Normal"/>
    <w:rsid w:val="002F64BE"/>
    <w:pPr>
      <w:spacing w:after="0"/>
      <w:jc w:val="center"/>
    </w:pPr>
    <w:rPr>
      <w:rFonts w:ascii="Calibri" w:hAnsi="Calibri"/>
      <w:lang w:val="en-US"/>
    </w:rPr>
  </w:style>
  <w:style w:type="paragraph" w:customStyle="1" w:styleId="EndNoteBibliography">
    <w:name w:val="EndNote Bibliography"/>
    <w:basedOn w:val="Normal"/>
    <w:rsid w:val="002F64BE"/>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Pages>
  <Words>1159</Words>
  <Characters>6572</Characters>
  <Application>Microsoft Macintosh Word</Application>
  <DocSecurity>0</DocSecurity>
  <Lines>93</Lines>
  <Paragraphs>26</Paragraphs>
  <ScaleCrop>false</ScaleCrop>
  <HeadingPairs>
    <vt:vector size="2" baseType="variant">
      <vt:variant>
        <vt:lpstr>Titre</vt:lpstr>
      </vt:variant>
      <vt:variant>
        <vt:i4>1</vt:i4>
      </vt:variant>
    </vt:vector>
  </HeadingPairs>
  <TitlesOfParts>
    <vt:vector size="1" baseType="lpstr">
      <vt:lpstr/>
    </vt:vector>
  </TitlesOfParts>
  <Company>ODID</Company>
  <LinksUpToDate>false</LinksUpToDate>
  <CharactersWithSpaces>7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iduser</dc:creator>
  <cp:keywords/>
  <dc:description/>
  <cp:lastModifiedBy>Nathalie Sawadogo</cp:lastModifiedBy>
  <cp:revision>43</cp:revision>
  <dcterms:created xsi:type="dcterms:W3CDTF">2017-09-30T15:46:00Z</dcterms:created>
  <dcterms:modified xsi:type="dcterms:W3CDTF">2017-09-30T17:42:00Z</dcterms:modified>
</cp:coreProperties>
</file>